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358" w:rsidRDefault="00882358" w:rsidP="00882358">
      <w:pPr>
        <w:pStyle w:val="Heading1"/>
        <w:numPr>
          <w:ilvl w:val="0"/>
          <w:numId w:val="20"/>
        </w:numPr>
      </w:pPr>
      <w:bookmarkStart w:id="0" w:name="_Toc5375200"/>
      <w:bookmarkStart w:id="1" w:name="_Toc5632017"/>
      <w:bookmarkStart w:id="2" w:name="_Toc5869222"/>
      <w:r>
        <w:t>Literature Review</w:t>
      </w:r>
      <w:bookmarkEnd w:id="0"/>
      <w:bookmarkEnd w:id="1"/>
      <w:bookmarkEnd w:id="2"/>
    </w:p>
    <w:p w:rsidR="00882358" w:rsidRDefault="00882358"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actually due to the interaction of the two dynamic systems. The industry accounts for this disparity by applying a “dynamic amplification” factor to the static load or response, thereby attempting to increase the calculated response to match that which the bridge may actually experience under moving vehicles. </w:t>
      </w:r>
    </w:p>
    <w:p w:rsidR="00882358" w:rsidRDefault="00882358" w:rsidP="003C3783">
      <w:r>
        <w:t xml:space="preserve">The magnitude of this factor (IM or DAF) differs depending on the reference code being used, but in many cases, has been developed from extensive surveying of existing structures and the amplifications they experience. </w:t>
      </w:r>
    </w:p>
    <w:p w:rsidR="00882358" w:rsidRDefault="00882358" w:rsidP="003C3783">
      <w:pPr>
        <w:pStyle w:val="Heading2"/>
      </w:pPr>
      <w:bookmarkStart w:id="3" w:name="_Toc505275139"/>
      <w:bookmarkStart w:id="4" w:name="_Toc5375201"/>
      <w:bookmarkStart w:id="5" w:name="_Toc5632018"/>
      <w:bookmarkStart w:id="6" w:name="_Toc5869223"/>
      <w:r>
        <w:t>Dynamic Amplification in Bridge Codes</w:t>
      </w:r>
      <w:bookmarkEnd w:id="3"/>
      <w:bookmarkEnd w:id="4"/>
      <w:bookmarkEnd w:id="5"/>
      <w:bookmarkEnd w:id="6"/>
    </w:p>
    <w:p w:rsidR="00882358" w:rsidRDefault="00882358" w:rsidP="003C3783">
      <w:r>
        <w:t xml:space="preserve">The various design and evaluation codes handle dynamic amplification in slightly different ways, but they all specify a factor that is to be applied to the loading model. In the current AASHTO </w:t>
      </w:r>
      <w:r>
        <w:fldChar w:fldCharType="begin"/>
      </w:r>
      <w:r>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fldChar w:fldCharType="separate"/>
      </w:r>
      <w:r w:rsidRPr="00260569">
        <w:rPr>
          <w:rFonts w:ascii="Calibri" w:hAnsi="Calibri" w:cs="Calibri"/>
        </w:rPr>
        <w:t>(2014)</w:t>
      </w:r>
      <w:r>
        <w:fldChar w:fldCharType="end"/>
      </w:r>
      <w:r>
        <w:t xml:space="preserve"> </w:t>
      </w:r>
      <w:r>
        <w:rPr>
          <w:i/>
        </w:rPr>
        <w:t>LRFD Bridge Design Specification</w:t>
      </w:r>
      <w:r>
        <w:t xml:space="preserve"> the impact factor is dependent on road surface roughness, ranging from 0.1 to 0.3. The AASHTO </w:t>
      </w:r>
      <w:r>
        <w:fldChar w:fldCharType="begin"/>
      </w:r>
      <w:r>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fldChar w:fldCharType="separate"/>
      </w:r>
      <w:r w:rsidRPr="00855CE3">
        <w:rPr>
          <w:rFonts w:ascii="Calibri" w:hAnsi="Calibri" w:cs="Calibri"/>
        </w:rPr>
        <w:t>(2018)</w:t>
      </w:r>
      <w:r>
        <w:fldChar w:fldCharType="end"/>
      </w:r>
      <w:r>
        <w:t xml:space="preserve"> </w:t>
      </w:r>
      <w:r>
        <w:rPr>
          <w:i/>
        </w:rPr>
        <w:t>Manual for Bridge Evaluation</w:t>
      </w:r>
      <w:r>
        <w:t xml:space="preserve"> specifies an impact factor of 0.33 (0.15 for fatigue limit states, 0.75 for joints). The British code includes an IM of 0.25 in its two design load models.</w:t>
      </w:r>
    </w:p>
    <w:p w:rsidR="00882358" w:rsidRDefault="00882358"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r>
        <w:fldChar w:fldCharType="begin"/>
      </w:r>
      <w:r>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fldChar w:fldCharType="separate"/>
      </w:r>
      <w:r w:rsidRPr="000120EB">
        <w:rPr>
          <w:rFonts w:ascii="Calibri" w:hAnsi="Calibri" w:cs="Calibri"/>
        </w:rPr>
        <w:t>(Canadian Standards Association, 2006)</w:t>
      </w:r>
      <w:r>
        <w:fldChar w:fldCharType="end"/>
      </w:r>
    </w:p>
    <w:p w:rsidR="00882358" w:rsidRDefault="00882358" w:rsidP="003C3783">
      <w:r>
        <w:t xml:space="preserve">The Chinese code’s factors are a function of bridge’s first natural frequency, with a lower bound of 0.05 and an upper bound of 0.45. A bridge with a first natural frequency below 5 Hz would have a specified impact factor less than 0.25. </w:t>
      </w:r>
      <w:r>
        <w:fldChar w:fldCharType="begin"/>
      </w:r>
      <w:r>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fldChar w:fldCharType="separate"/>
      </w:r>
      <w:r w:rsidRPr="000120EB">
        <w:rPr>
          <w:rFonts w:ascii="Calibri" w:hAnsi="Calibri" w:cs="Calibri"/>
          <w:szCs w:val="24"/>
        </w:rPr>
        <w:t>(Ministry of Transport of the People’s Republic of China (MTPRC), 2004)</w:t>
      </w:r>
      <w:r>
        <w:fldChar w:fldCharType="end"/>
      </w:r>
    </w:p>
    <w:p w:rsidR="00882358" w:rsidRDefault="00882358" w:rsidP="003C3783">
      <w:r>
        <w:t xml:space="preserve">The New Zealand, European, and Japanese codes all specify factors as a function of bridge span length with the factors decreasing with increased span length. The New Zealand code has a maximum IM of 0.30 for span lengths less than 12 meters </w:t>
      </w:r>
      <w:r>
        <w:fldChar w:fldCharType="begin"/>
      </w:r>
      <w:r>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fldChar w:fldCharType="separate"/>
      </w:r>
      <w:r w:rsidRPr="000120EB">
        <w:rPr>
          <w:rFonts w:ascii="Calibri" w:hAnsi="Calibri" w:cs="Calibri"/>
        </w:rPr>
        <w:t>(New Zealand Transport Agency (NZTA), 2013)</w:t>
      </w:r>
      <w:r>
        <w:fldChar w:fldCharType="end"/>
      </w:r>
      <w:r>
        <w:t xml:space="preserve">. The equation for IM specified by the Japanese code is different for different bridge types </w:t>
      </w:r>
      <w:r>
        <w:fldChar w:fldCharType="begin"/>
      </w:r>
      <w:r>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fldChar w:fldCharType="separate"/>
      </w:r>
      <w:r w:rsidRPr="000120EB">
        <w:rPr>
          <w:rFonts w:ascii="Calibri" w:hAnsi="Calibri" w:cs="Calibri"/>
        </w:rPr>
        <w:t>(Japan Road Association (JRA), 1996)</w:t>
      </w:r>
      <w:r>
        <w:fldChar w:fldCharType="end"/>
      </w:r>
      <w:r>
        <w:t xml:space="preserve">. A steel or RC bridge with a span length of 40 feet for instance would be assigned an IM equal to 0.32. </w:t>
      </w:r>
    </w:p>
    <w:p w:rsidR="00882358" w:rsidRPr="001C2F8E" w:rsidRDefault="00882358" w:rsidP="003C3783">
      <w:r>
        <w:t xml:space="preserve">The equation specified by the European code differs dependent on the number of lanes. For a single-lane bridge, the impact factor may range from 0.4 to 0.7, while that for a two-lane bridge ranges from 0.1 to 0.3. </w:t>
      </w:r>
      <w:r>
        <w:fldChar w:fldCharType="begin"/>
      </w:r>
      <w:r>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fldChar w:fldCharType="separate"/>
      </w:r>
      <w:r w:rsidRPr="000120EB">
        <w:rPr>
          <w:rFonts w:ascii="Calibri" w:hAnsi="Calibri" w:cs="Calibri"/>
        </w:rPr>
        <w:t>(European Committee for Standardization (CEN), 2003)</w:t>
      </w:r>
      <w:r>
        <w:fldChar w:fldCharType="end"/>
      </w:r>
    </w:p>
    <w:p w:rsidR="00882358" w:rsidRDefault="00882358" w:rsidP="003C3783">
      <w:pPr>
        <w:pStyle w:val="Heading2"/>
      </w:pPr>
      <w:bookmarkStart w:id="7" w:name="_Toc505275140"/>
      <w:bookmarkStart w:id="8" w:name="_Toc5375202"/>
      <w:bookmarkStart w:id="9" w:name="_Toc5632019"/>
      <w:bookmarkStart w:id="10" w:name="_Toc5869224"/>
      <w:r>
        <w:t>Experimental Evaluation of Amplification Factors</w:t>
      </w:r>
      <w:bookmarkEnd w:id="7"/>
      <w:bookmarkEnd w:id="8"/>
      <w:bookmarkEnd w:id="9"/>
      <w:bookmarkEnd w:id="10"/>
    </w:p>
    <w:p w:rsidR="00882358" w:rsidRDefault="00882358" w:rsidP="003C3783">
      <w:r>
        <w:t xml:space="preserve">A large number of field tests were carried out in various countries over the years, in-part, for the development of bridge design codes. In the 1950’s, AASHTO sponsored a major investigation, for which 18 newly constructed bridges were selected for the purpose of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p>
    <w:p w:rsidR="00882358" w:rsidRDefault="00882358"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w:t>
      </w:r>
      <w:r>
        <w:fldChar w:fldCharType="begin"/>
      </w:r>
      <w:r>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title-short":"Highway Bridge Vibrations","author":[{"family":"Wright","given":"Douglas T."},{"family":"Green","given":"R."}],"issued":{"date-parts":[["1964"]]}}}],"schema":"https://github.com/citation-style-language/schema/raw/master/csl-citation.json"} </w:instrText>
      </w:r>
      <w:r>
        <w:fldChar w:fldCharType="separate"/>
      </w:r>
      <w:r w:rsidRPr="00AC7D99">
        <w:rPr>
          <w:rFonts w:ascii="Calibri" w:hAnsi="Calibri" w:cs="Calibri"/>
        </w:rPr>
        <w:t>(Wright and Green, 1964)</w:t>
      </w:r>
      <w:r>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r>
        <w:t xml:space="preserve">. Additional tests were carried out in Canada in the 1970s and 1980s. Amplifications factors were obtained as high as 1.85 with higher factors obtained from bridges with first fundamental frequencies of 2 to 5 Hz </w:t>
      </w:r>
      <w:r>
        <w:fldChar w:fldCharType="begin"/>
      </w:r>
      <w:r>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fldChar w:fldCharType="separate"/>
      </w:r>
      <w:r w:rsidRPr="00AC7D99">
        <w:rPr>
          <w:rFonts w:ascii="Calibri" w:hAnsi="Calibri" w:cs="Calibri"/>
        </w:rPr>
        <w:t>(Billing, 1984)</w:t>
      </w:r>
      <w:r>
        <w:fldChar w:fldCharType="end"/>
      </w:r>
      <w:r>
        <w:t xml:space="preserve">.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fldChar w:fldCharType="separate"/>
      </w:r>
      <w:r w:rsidRPr="00AC7D99">
        <w:rPr>
          <w:rFonts w:ascii="Calibri" w:hAnsi="Calibri" w:cs="Calibri"/>
        </w:rPr>
        <w:t>(Cantieni, 1983)</w:t>
      </w:r>
      <w:r>
        <w:fldChar w:fldCharType="end"/>
      </w:r>
      <w:r>
        <w:t xml:space="preserve">. </w:t>
      </w:r>
      <w:r>
        <w:fldChar w:fldCharType="begin"/>
      </w:r>
      <w:r>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p>
    <w:p w:rsidR="00882358" w:rsidRDefault="00882358"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260569">
        <w:rPr>
          <w:rFonts w:ascii="Calibri" w:hAnsi="Calibri" w:cs="Calibri"/>
        </w:rPr>
        <w:t>(Kwasniewski et al., 2006b)</w:t>
      </w:r>
      <w:r>
        <w:fldChar w:fldCharType="end"/>
      </w:r>
    </w:p>
    <w:p w:rsidR="00882358" w:rsidRPr="004E14BA" w:rsidRDefault="00882358" w:rsidP="003C3783">
      <w:pPr>
        <w:pStyle w:val="Heading2"/>
      </w:pPr>
      <w:bookmarkStart w:id="11" w:name="_Toc505275141"/>
      <w:bookmarkStart w:id="12" w:name="_Toc5375203"/>
      <w:bookmarkStart w:id="13" w:name="_Toc5632020"/>
      <w:bookmarkStart w:id="14" w:name="_Toc5869225"/>
      <w:r>
        <w:t>Modeling Vehicle-Bridge Interaction</w:t>
      </w:r>
      <w:bookmarkEnd w:id="11"/>
      <w:bookmarkEnd w:id="12"/>
      <w:bookmarkEnd w:id="13"/>
      <w:bookmarkEnd w:id="14"/>
    </w:p>
    <w:p w:rsidR="00882358" w:rsidRDefault="00882358" w:rsidP="003C3783">
      <w:r>
        <w:t xml:space="preserve">While much can be gleaned from experimental investigations, they are often expensive, and require a large amount of resources and time. For this reason, analytical methods are often employed, especially where a large number of situations need to be investigated (i.e. parametric studies). </w:t>
      </w:r>
    </w:p>
    <w:p w:rsidR="00882358" w:rsidRPr="00EA215F" w:rsidRDefault="00882358" w:rsidP="00D84430">
      <w:pPr>
        <w:pStyle w:val="Heading3"/>
      </w:pPr>
      <w:r>
        <w:t>Model Forms</w:t>
      </w:r>
    </w:p>
    <w:p w:rsidR="00882358" w:rsidRDefault="00882358"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title-short":"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260569">
        <w:rPr>
          <w:rFonts w:ascii="Calibri" w:hAnsi="Calibri" w:cs="Calibri"/>
        </w:rPr>
        <w:t>(Ashebo et al., 2007)</w:t>
      </w:r>
      <w:r>
        <w:fldChar w:fldCharType="end"/>
      </w:r>
      <w:r>
        <w:t xml:space="preserve"> or full 3D FE models </w:t>
      </w:r>
      <w:r>
        <w:fldChar w:fldCharType="begin"/>
      </w:r>
      <w:r>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260569">
        <w:rPr>
          <w:rFonts w:ascii="Calibri" w:hAnsi="Calibri" w:cs="Calibri"/>
        </w:rPr>
        <w:t>(Yang et al., 2004)</w:t>
      </w:r>
      <w:r>
        <w:fldChar w:fldCharType="end"/>
      </w:r>
      <w:r>
        <w:t xml:space="preserve">. It often consists of a single DOF but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260569">
        <w:rPr>
          <w:rFonts w:ascii="Calibri" w:hAnsi="Calibri" w:cs="Calibri"/>
        </w:rPr>
        <w:t>(OBrien et al., 2010)</w:t>
      </w:r>
      <w:r>
        <w:fldChar w:fldCharType="end"/>
      </w:r>
      <w:r>
        <w:t xml:space="preserve">. </w:t>
      </w:r>
    </w:p>
    <w:p w:rsidR="00882358" w:rsidRDefault="00882358" w:rsidP="00D84430">
      <w:pPr>
        <w:pStyle w:val="Heading3"/>
      </w:pPr>
      <w:r>
        <w:t>Traffic Models</w:t>
      </w:r>
    </w:p>
    <w:p w:rsidR="00882358" w:rsidRDefault="00882358"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260569">
        <w:rPr>
          <w:rFonts w:ascii="Calibri" w:hAnsi="Calibri" w:cs="Calibri"/>
        </w:rPr>
        <w:t>(Caprani, 2012; Zhang et al., 2001)</w:t>
      </w:r>
      <w:r>
        <w:fldChar w:fldCharType="end"/>
      </w:r>
      <w:r>
        <w:t xml:space="preserve"> </w:t>
      </w:r>
    </w:p>
    <w:p w:rsidR="00882358" w:rsidRDefault="00882358" w:rsidP="00D84430">
      <w:pPr>
        <w:pStyle w:val="Heading3"/>
      </w:pPr>
      <w:r>
        <w:t>Profile Generation</w:t>
      </w:r>
    </w:p>
    <w:p w:rsidR="00882358" w:rsidRDefault="00882358"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r w:rsidRPr="00200F87">
        <w:rPr>
          <w:rFonts w:cs="Times New Roman"/>
        </w:rPr>
        <w:t>Loprencip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882358" w:rsidRDefault="00882358" w:rsidP="00855CE3">
      <w:r>
        <w:t xml:space="preserve">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 sine functions with amplitudes set according to PSD parameters </w:t>
      </w:r>
      <w:r>
        <w:fldChar w:fldCharType="begin"/>
      </w:r>
      <w:r>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fldChar w:fldCharType="separate"/>
      </w:r>
      <w:r w:rsidRPr="00D84430">
        <w:rPr>
          <w:rFonts w:ascii="Calibri" w:hAnsi="Calibri" w:cs="Calibri"/>
        </w:rPr>
        <w:t>(Tyan et al., 2009)</w:t>
      </w:r>
      <w:r>
        <w:fldChar w:fldCharType="end"/>
      </w:r>
      <w:r>
        <w:t>. These parameters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spatial frequency band (</w:t>
      </w:r>
      <w:r w:rsidRPr="005F7971">
        <w:rPr>
          <w:i/>
        </w:rPr>
        <w:t>n</w:t>
      </w:r>
      <w:r>
        <w:t>)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82358" w:rsidTr="00643682">
        <w:tc>
          <w:tcPr>
            <w:tcW w:w="7776" w:type="dxa"/>
          </w:tcPr>
          <w:p w:rsidR="00882358" w:rsidRPr="00CB0CF3" w:rsidRDefault="00882358"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882358" w:rsidRPr="00BD6DB7" w:rsidRDefault="00882358"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rsidR="00882358" w:rsidRDefault="00882358"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82358" w:rsidTr="00643682">
        <w:tc>
          <w:tcPr>
            <w:tcW w:w="7776" w:type="dxa"/>
          </w:tcPr>
          <w:p w:rsidR="00882358" w:rsidRPr="00CB0CF3" w:rsidRDefault="00882358"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882358" w:rsidRPr="00BD6DB7" w:rsidRDefault="00882358"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rsidR="00882358" w:rsidRDefault="00882358"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r w:rsidRPr="005F7971">
        <w:rPr>
          <w:rFonts w:cstheme="minorHAnsi"/>
          <w:i/>
        </w:rPr>
        <w:t>ϕ</w:t>
      </w:r>
      <w:r w:rsidRPr="005F7971">
        <w:rPr>
          <w:i/>
          <w:vertAlign w:val="subscript"/>
        </w:rPr>
        <w:t>i</w:t>
      </w:r>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82358" w:rsidTr="00643682">
        <w:tc>
          <w:tcPr>
            <w:tcW w:w="7776" w:type="dxa"/>
          </w:tcPr>
          <w:p w:rsidR="00882358" w:rsidRPr="00CB0CF3" w:rsidRDefault="00882358"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882358" w:rsidRPr="00BD6DB7" w:rsidRDefault="00882358"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rsidR="00882358" w:rsidRDefault="00882358"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González et al., 2011; McGetrick et al., 2013; O’Brien et al., 2014; OBrien and Keenahan, 2015)</w:t>
      </w:r>
      <w:r>
        <w:fldChar w:fldCharType="end"/>
      </w:r>
      <w:r>
        <w:t>.</w:t>
      </w:r>
    </w:p>
    <w:p w:rsidR="00882358" w:rsidRDefault="00882358" w:rsidP="00D84430">
      <w:pPr>
        <w:pStyle w:val="Heading3"/>
      </w:pPr>
      <w:r>
        <w:t>Solution Methods</w:t>
      </w:r>
    </w:p>
    <w:p w:rsidR="00882358" w:rsidRDefault="00882358"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title-short":"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60569">
        <w:rPr>
          <w:rFonts w:ascii="Calibri" w:hAnsi="Calibri" w:cs="Calibri"/>
        </w:rPr>
        <w:t>(Au et al., 2001a; Yang and Lin, 2005)</w:t>
      </w:r>
      <w:r>
        <w:fldChar w:fldCharType="end"/>
      </w:r>
      <w:r>
        <w:t xml:space="preserve">. </w:t>
      </w:r>
    </w:p>
    <w:p w:rsidR="00882358" w:rsidRDefault="00882358" w:rsidP="003C3783">
      <w:pPr>
        <w:pStyle w:val="Heading2"/>
      </w:pPr>
      <w:bookmarkStart w:id="15" w:name="_Toc505275142"/>
      <w:bookmarkStart w:id="16" w:name="_Toc5375204"/>
      <w:bookmarkStart w:id="17" w:name="_Toc5632021"/>
      <w:bookmarkStart w:id="18" w:name="_Toc5869226"/>
      <w:r>
        <w:t>Influential Parameters for Dynamic Amplification</w:t>
      </w:r>
      <w:bookmarkEnd w:id="15"/>
      <w:bookmarkEnd w:id="16"/>
      <w:bookmarkEnd w:id="17"/>
      <w:bookmarkEnd w:id="18"/>
    </w:p>
    <w:p w:rsidR="00882358" w:rsidRDefault="00882358"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882358" w:rsidRDefault="00882358" w:rsidP="00643682">
      <w:pPr>
        <w:pStyle w:val="Heading3"/>
      </w:pPr>
      <w:r>
        <w:t>Bridge Parameters</w:t>
      </w:r>
    </w:p>
    <w:p w:rsidR="00882358" w:rsidRDefault="00882358" w:rsidP="003C3783">
      <w:r>
        <w:t xml:space="preserve">Although some codes include span length or first natural frequency in their calculations of IM, studies have shown poor correlation between either of these parameters and dynamic amplification </w:t>
      </w:r>
      <w:r>
        <w:fldChar w:fldCharType="begin"/>
      </w:r>
      <w:r>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fldChar w:fldCharType="separate"/>
      </w:r>
      <w:r w:rsidRPr="00643682">
        <w:rPr>
          <w:rFonts w:ascii="Calibri" w:hAnsi="Calibri" w:cs="Calibri"/>
        </w:rPr>
        <w:t>(Cantieni, 1983; Chang and Lee, 1994; Huang et al., 1993; Schwarz and Laman, 2001)</w:t>
      </w:r>
      <w:r>
        <w:fldChar w:fldCharType="end"/>
      </w:r>
      <w:r>
        <w:t xml:space="preserve">. Furthermore, although bridge type may have a significant impact of the dynamic behavior of a bridge, there are a wide variety of bridge types and even more varied structural characteristics within each type preventing any consistent relationship from being established </w:t>
      </w:r>
      <w:r>
        <w:fldChar w:fldCharType="begin"/>
      </w:r>
      <w:r>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w:t>
      </w:r>
    </w:p>
    <w:p w:rsidR="00882358" w:rsidRDefault="00882358" w:rsidP="003C3783">
      <w:pPr>
        <w:pStyle w:val="Heading3"/>
      </w:pPr>
      <w:bookmarkStart w:id="19" w:name="_Toc505275143"/>
      <w:r>
        <w:t>Vehicle Parameters</w:t>
      </w:r>
      <w:bookmarkEnd w:id="19"/>
    </w:p>
    <w:p w:rsidR="00882358" w:rsidRPr="00C42EE6" w:rsidRDefault="00882358"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et al., 1995a; Nassif and Nowak, 1995)","plainCitation":"(Green et al., 1995a;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F37A2D">
        <w:rPr>
          <w:rFonts w:ascii="Calibri" w:hAnsi="Calibri" w:cs="Calibri"/>
        </w:rPr>
        <w:t>(Green et al., 1995a; Nassif and Nowak, 1995)</w:t>
      </w:r>
      <w:r>
        <w:fldChar w:fldCharType="end"/>
      </w:r>
      <w:r>
        <w:t xml:space="preserve">. </w:t>
      </w:r>
    </w:p>
    <w:p w:rsidR="00882358" w:rsidRDefault="00882358" w:rsidP="003C3783">
      <w:pPr>
        <w:pStyle w:val="Heading3"/>
      </w:pPr>
      <w:bookmarkStart w:id="20" w:name="_Toc505275144"/>
      <w:r>
        <w:t>Road Surface Roughness</w:t>
      </w:r>
      <w:bookmarkEnd w:id="20"/>
      <w:r>
        <w:t xml:space="preserve"> </w:t>
      </w:r>
    </w:p>
    <w:p w:rsidR="00882358" w:rsidRDefault="00882358" w:rsidP="003C3783">
      <w:r>
        <w:t xml:space="preserve">Previous studies have examined the impact that the road surface has on impact factors. Many analytical studies have shown that a rough road surface may result in higher dynamic amplification </w:t>
      </w:r>
      <w:r>
        <w:fldChar w:fldCharType="begin"/>
      </w:r>
      <w:r>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5577FA">
        <w:rPr>
          <w:rFonts w:ascii="Calibri" w:hAnsi="Calibri" w:cs="Calibri"/>
        </w:rPr>
        <w:t>(Deng and Cai, 2010; Huang et al., 1995; Kim et al., 2007; Wang and Huang, 1992)</w:t>
      </w:r>
      <w:r>
        <w:fldChar w:fldCharType="end"/>
      </w:r>
      <w:r>
        <w:t>. However, the studies do not agree on the significance of the effect road surface has on dynamic amplification, which is likely due to variety of bridge types and geometry, road profiles, and model types employed.</w:t>
      </w:r>
    </w:p>
    <w:p w:rsidR="00882358" w:rsidRDefault="00882358" w:rsidP="003C3783">
      <w:r>
        <w:t xml:space="preserve">Most analytical studies have used a single-line beam model in which the width of the bridge is reduced to a single beam with appropriate mass and stiffness. Some of the earliest simulation work was done by Aramraks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title-short":"Highway Bridge Vibration Studies","author":[{"family":"Aramraks","given":"Trakool"}],"issued":{"date-parts":[["1975"]]}}}],"schema":"https://github.com/citation-style-language/schema/raw/master/csl-citation.json"} </w:instrText>
      </w:r>
      <w:r>
        <w:fldChar w:fldCharType="separate"/>
      </w:r>
      <w:r w:rsidRPr="00260569">
        <w:rPr>
          <w:rFonts w:ascii="Calibri" w:hAnsi="Calibri" w:cs="Calibri"/>
        </w:rPr>
        <w:t>(Aramraks, 1975)</w:t>
      </w:r>
      <w:r>
        <w:fldChar w:fldCharType="end"/>
      </w:r>
      <w:r>
        <w:t>.</w:t>
      </w:r>
    </w:p>
    <w:p w:rsidR="00882358" w:rsidRDefault="00882358"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260569">
        <w:rPr>
          <w:rFonts w:ascii="Calibri" w:hAnsi="Calibri" w:cs="Calibri"/>
        </w:rPr>
        <w:t>(Inbanathan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60569">
        <w:rPr>
          <w:rFonts w:ascii="Calibri" w:hAnsi="Calibri" w:cs="Calibri"/>
        </w:rPr>
        <w:t>(Au et al., 2001b)</w:t>
      </w:r>
      <w:r>
        <w:fldChar w:fldCharType="end"/>
      </w:r>
      <w:r>
        <w:t xml:space="preserve">. </w:t>
      </w:r>
    </w:p>
    <w:p w:rsidR="00882358" w:rsidRDefault="00882358"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260569">
        <w:rPr>
          <w:rFonts w:ascii="Calibri" w:hAnsi="Calibri" w:cs="Calibri"/>
        </w:rPr>
        <w:t>(Li et al., 2008)</w:t>
      </w:r>
      <w:r>
        <w:fldChar w:fldCharType="end"/>
      </w:r>
      <w:r>
        <w:t xml:space="preserve">.  </w:t>
      </w:r>
    </w:p>
    <w:p w:rsidR="00882358" w:rsidRDefault="00882358"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260569">
        <w:rPr>
          <w:rFonts w:ascii="Calibri" w:hAnsi="Calibri" w:cs="Calibri"/>
        </w:rPr>
        <w:t>(Li et al., 2006; OBrien et al., 2006)</w:t>
      </w:r>
      <w:r>
        <w:fldChar w:fldCharType="end"/>
      </w:r>
      <w:r>
        <w:t>.</w:t>
      </w:r>
    </w:p>
    <w:p w:rsidR="00882358" w:rsidRDefault="00882358" w:rsidP="003C3783">
      <w:pPr>
        <w:pStyle w:val="Heading2"/>
      </w:pPr>
      <w:bookmarkStart w:id="21" w:name="_Toc505275145"/>
      <w:bookmarkStart w:id="22" w:name="_Toc5375205"/>
      <w:bookmarkStart w:id="23" w:name="_Toc5632022"/>
      <w:bookmarkStart w:id="24" w:name="_Toc5869227"/>
      <w:r>
        <w:t>Effects of Platooned Vehicles</w:t>
      </w:r>
      <w:bookmarkEnd w:id="21"/>
      <w:bookmarkEnd w:id="22"/>
      <w:bookmarkEnd w:id="23"/>
      <w:bookmarkEnd w:id="24"/>
    </w:p>
    <w:p w:rsidR="00882358" w:rsidRDefault="00882358"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260569">
        <w:rPr>
          <w:rFonts w:ascii="Calibri" w:hAnsi="Calibri" w:cs="Calibri"/>
        </w:rPr>
        <w:t>(Lipari et al., 2017)</w:t>
      </w:r>
      <w:r>
        <w:fldChar w:fldCharType="end"/>
      </w:r>
      <w:r>
        <w:t>, but little work has been done to understand the dynamic effect of platooned trucks on highway bridges.</w:t>
      </w:r>
    </w:p>
    <w:p w:rsidR="00882358" w:rsidRDefault="00882358" w:rsidP="003C3783">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260569">
        <w:rPr>
          <w:rFonts w:ascii="Calibri" w:hAnsi="Calibri" w:cs="Calibri"/>
        </w:rPr>
        <w:t>(Bolotin and Armstrong, 1965; Kurihara and Shimogo, 1978; Li and Su, 1999; Yang et al., 1997)</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260569">
        <w:rPr>
          <w:rFonts w:ascii="Calibri" w:hAnsi="Calibri" w:cs="Calibri"/>
        </w:rPr>
        <w:t>(Kwark et al., 2004; Majka and Hartnett, 2008)</w:t>
      </w:r>
      <w:r>
        <w:fldChar w:fldCharType="end"/>
      </w:r>
      <w:r>
        <w:t xml:space="preserve">. </w:t>
      </w:r>
    </w:p>
    <w:p w:rsidR="00882358" w:rsidRPr="00CB1162" w:rsidRDefault="00882358" w:rsidP="003C3783">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882358" w:rsidRDefault="00882358" w:rsidP="003C3783">
      <w:pPr>
        <w:pStyle w:val="Heading2"/>
      </w:pPr>
      <w:bookmarkStart w:id="25" w:name="_Toc505275146"/>
      <w:bookmarkStart w:id="26" w:name="_Toc5375206"/>
      <w:bookmarkStart w:id="27" w:name="_Toc5632023"/>
      <w:bookmarkStart w:id="28" w:name="_Toc5869228"/>
      <w:r>
        <w:t>Bridge Vibration Limits</w:t>
      </w:r>
      <w:bookmarkEnd w:id="25"/>
      <w:bookmarkEnd w:id="26"/>
      <w:bookmarkEnd w:id="27"/>
      <w:bookmarkEnd w:id="28"/>
    </w:p>
    <w:p w:rsidR="00882358" w:rsidRDefault="00882358"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882358" w:rsidRDefault="00882358"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260569">
        <w:rPr>
          <w:rFonts w:ascii="Calibri" w:hAnsi="Calibri" w:cs="Calibri"/>
        </w:rPr>
        <w:t>(Gaunt and Sutton, 1981)</w:t>
      </w:r>
      <w:r>
        <w:fldChar w:fldCharType="end"/>
      </w:r>
      <w:r>
        <w:t xml:space="preserve">. Some of the earliest work on this topic was carried out by Reiher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260569">
        <w:rPr>
          <w:rFonts w:ascii="Calibri" w:hAnsi="Calibri" w:cs="Calibri"/>
        </w:rPr>
        <w:t>(Reiher and Meister, 1931)</w:t>
      </w:r>
      <w:r>
        <w:fldChar w:fldCharType="end"/>
      </w:r>
      <w:r>
        <w:t xml:space="preserve">. These sensitivity curves still provide an acceptable characterization of human perception to vibrations. </w:t>
      </w:r>
    </w:p>
    <w:p w:rsidR="00882358" w:rsidRDefault="00882358"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260569">
        <w:rPr>
          <w:rFonts w:ascii="Calibri" w:hAnsi="Calibri" w:cs="Calibri"/>
        </w:rPr>
        <w:t>(Csagoly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title-short":"2","author":[{"family":"BS","given":""}],"issued":{"date-parts":[["2006"]]}}}],"schema":"https://github.com/citation-style-language/schema/raw/master/csl-citation.json"} </w:instrText>
      </w:r>
      <w:r>
        <w:fldChar w:fldCharType="separate"/>
      </w:r>
      <w:r w:rsidRPr="00260569">
        <w:rPr>
          <w:rFonts w:ascii="Calibri" w:hAnsi="Calibri" w:cs="Calibri"/>
        </w:rPr>
        <w:t>(BS, 2006)</w:t>
      </w:r>
      <w:r>
        <w:fldChar w:fldCharType="end"/>
      </w:r>
      <w:r>
        <w:t xml:space="preserve">. </w:t>
      </w:r>
    </w:p>
    <w:p w:rsidR="00882358" w:rsidRDefault="00882358" w:rsidP="00216A58">
      <w:pPr>
        <w:pStyle w:val="Heading2"/>
      </w:pPr>
      <w:bookmarkStart w:id="29" w:name="_Toc505275147"/>
      <w:bookmarkStart w:id="30" w:name="_Toc5375207"/>
      <w:bookmarkStart w:id="31" w:name="_Toc5632024"/>
      <w:bookmarkStart w:id="32" w:name="_Toc5869229"/>
      <w:r>
        <w:t>Knowledge Gaps</w:t>
      </w:r>
      <w:bookmarkEnd w:id="29"/>
      <w:bookmarkEnd w:id="30"/>
      <w:bookmarkEnd w:id="31"/>
      <w:bookmarkEnd w:id="32"/>
    </w:p>
    <w:p w:rsidR="00882358" w:rsidRDefault="00882358"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882358" w:rsidRDefault="00882358"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w:t>
      </w:r>
      <w:r>
        <w:fldChar w:fldCharType="begin"/>
      </w:r>
      <w:r>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fldChar w:fldCharType="separate"/>
      </w:r>
      <w:r w:rsidRPr="00BF2132">
        <w:rPr>
          <w:rFonts w:ascii="Calibri" w:hAnsi="Calibri" w:cs="Calibri"/>
        </w:rPr>
        <w:t>(Fenves et al., 1962)</w:t>
      </w:r>
      <w:r>
        <w:fldChar w:fldCharType="end"/>
      </w:r>
      <w:r>
        <w:t xml:space="preserve">, and therefore, while applicable to a majority of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882358" w:rsidRDefault="00882358"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in an effort to ensure resulting conclusions will continue to be applicable. </w:t>
      </w:r>
    </w:p>
    <w:p w:rsidR="00882358" w:rsidRDefault="00882358" w:rsidP="003C3783">
      <w:pPr>
        <w:sectPr w:rsidR="00882358" w:rsidSect="00D848D7">
          <w:pgSz w:w="12240" w:h="15840"/>
          <w:pgMar w:top="1440" w:right="1440" w:bottom="1440" w:left="2160" w:header="720" w:footer="720" w:gutter="0"/>
          <w:cols w:space="720"/>
          <w:docGrid w:linePitch="360"/>
        </w:sectPr>
      </w:pPr>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EF468F" w:rsidRPr="003C3783" w:rsidRDefault="00EF468F" w:rsidP="003C3783"/>
    <w:sectPr w:rsidR="00EF468F" w:rsidRPr="003C3783"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769A9" w:rsidRDefault="00F769A9" w:rsidP="004C7F36">
      <w:pPr>
        <w:spacing w:before="0" w:line="240" w:lineRule="auto"/>
      </w:pPr>
      <w:r>
        <w:separator/>
      </w:r>
    </w:p>
  </w:endnote>
  <w:endnote w:type="continuationSeparator" w:id="0">
    <w:p w:rsidR="00F769A9" w:rsidRDefault="00F769A9"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769A9" w:rsidRDefault="00F769A9" w:rsidP="004C7F36">
      <w:pPr>
        <w:spacing w:before="0" w:line="240" w:lineRule="auto"/>
      </w:pPr>
      <w:r>
        <w:separator/>
      </w:r>
    </w:p>
  </w:footnote>
  <w:footnote w:type="continuationSeparator" w:id="0">
    <w:p w:rsidR="00F769A9" w:rsidRDefault="00F769A9"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9"/>
  </w:num>
  <w:num w:numId="4">
    <w:abstractNumId w:val="13"/>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1"/>
  </w:num>
  <w:num w:numId="16">
    <w:abstractNumId w:val="12"/>
  </w:num>
  <w:num w:numId="17">
    <w:abstractNumId w:val="9"/>
  </w:num>
  <w:num w:numId="18">
    <w:abstractNumId w:val="7"/>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95722"/>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9BA"/>
    <w:rsid w:val="00166DBE"/>
    <w:rsid w:val="00170818"/>
    <w:rsid w:val="00170A6F"/>
    <w:rsid w:val="00171EB0"/>
    <w:rsid w:val="00172635"/>
    <w:rsid w:val="0017600A"/>
    <w:rsid w:val="00182439"/>
    <w:rsid w:val="00183813"/>
    <w:rsid w:val="00194824"/>
    <w:rsid w:val="001958A7"/>
    <w:rsid w:val="001A7E56"/>
    <w:rsid w:val="001C2928"/>
    <w:rsid w:val="001C4A01"/>
    <w:rsid w:val="001D649C"/>
    <w:rsid w:val="001D67B1"/>
    <w:rsid w:val="001E1C9D"/>
    <w:rsid w:val="001E51B5"/>
    <w:rsid w:val="001F5A19"/>
    <w:rsid w:val="002023DC"/>
    <w:rsid w:val="00202B2D"/>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13558"/>
    <w:rsid w:val="0032001F"/>
    <w:rsid w:val="00324F17"/>
    <w:rsid w:val="003252B6"/>
    <w:rsid w:val="00336127"/>
    <w:rsid w:val="003406F7"/>
    <w:rsid w:val="00344A3B"/>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A36CA"/>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051A7"/>
    <w:rsid w:val="0042773F"/>
    <w:rsid w:val="0043135B"/>
    <w:rsid w:val="00437B77"/>
    <w:rsid w:val="0044423C"/>
    <w:rsid w:val="00461EB8"/>
    <w:rsid w:val="00467B3D"/>
    <w:rsid w:val="004703CD"/>
    <w:rsid w:val="00471215"/>
    <w:rsid w:val="0047551C"/>
    <w:rsid w:val="00477C70"/>
    <w:rsid w:val="00477DE3"/>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143D"/>
    <w:rsid w:val="00594561"/>
    <w:rsid w:val="005968D6"/>
    <w:rsid w:val="00597589"/>
    <w:rsid w:val="005A3C9A"/>
    <w:rsid w:val="005B3E1D"/>
    <w:rsid w:val="005B43A3"/>
    <w:rsid w:val="005C2E49"/>
    <w:rsid w:val="005C4DA1"/>
    <w:rsid w:val="005C568F"/>
    <w:rsid w:val="005D220A"/>
    <w:rsid w:val="005D275C"/>
    <w:rsid w:val="005D48E6"/>
    <w:rsid w:val="005D609C"/>
    <w:rsid w:val="005E3DAD"/>
    <w:rsid w:val="005F208E"/>
    <w:rsid w:val="005F38DD"/>
    <w:rsid w:val="005F595B"/>
    <w:rsid w:val="005F7971"/>
    <w:rsid w:val="00607728"/>
    <w:rsid w:val="00612AC1"/>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3D62"/>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358"/>
    <w:rsid w:val="00882542"/>
    <w:rsid w:val="00892862"/>
    <w:rsid w:val="00895689"/>
    <w:rsid w:val="008A062F"/>
    <w:rsid w:val="008B2233"/>
    <w:rsid w:val="008B5386"/>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088F"/>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17C83"/>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5396"/>
    <w:rsid w:val="00B340CF"/>
    <w:rsid w:val="00B35392"/>
    <w:rsid w:val="00B36A17"/>
    <w:rsid w:val="00B45540"/>
    <w:rsid w:val="00B54748"/>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3ADA"/>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373C0"/>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13A3"/>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976D3"/>
    <w:rsid w:val="00EA009C"/>
    <w:rsid w:val="00EA059A"/>
    <w:rsid w:val="00EB0A83"/>
    <w:rsid w:val="00EB1DBC"/>
    <w:rsid w:val="00EB55E9"/>
    <w:rsid w:val="00EB6C8E"/>
    <w:rsid w:val="00EC58A2"/>
    <w:rsid w:val="00EC5BDD"/>
    <w:rsid w:val="00EC77AC"/>
    <w:rsid w:val="00ED1DB4"/>
    <w:rsid w:val="00ED3428"/>
    <w:rsid w:val="00EE180E"/>
    <w:rsid w:val="00EE339C"/>
    <w:rsid w:val="00EE5E87"/>
    <w:rsid w:val="00EE7323"/>
    <w:rsid w:val="00EF1F8B"/>
    <w:rsid w:val="00EF468F"/>
    <w:rsid w:val="00EF6BE0"/>
    <w:rsid w:val="00F016AD"/>
    <w:rsid w:val="00F11EF7"/>
    <w:rsid w:val="00F12420"/>
    <w:rsid w:val="00F12BE3"/>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31E2"/>
    <w:rsid w:val="00F769A9"/>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9B5A2E2-47BD-438C-9443-F39E4ACB1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12643</Words>
  <Characters>72067</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1</cp:revision>
  <dcterms:created xsi:type="dcterms:W3CDTF">2019-04-03T19:56:00Z</dcterms:created>
  <dcterms:modified xsi:type="dcterms:W3CDTF">2019-04-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